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Alzheimer Dementias</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Dementia of the Alzheimer's type</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w:t>
      </w:r>
      <w:r w:rsidR="00677504" w:rsidRPr="009866A4">
        <w:rPr>
          <w:rFonts w:ascii="Times New Roman" w:hAnsi="Times New Roman" w:cs="Times New Roman"/>
          <w:sz w:val="20"/>
          <w:szCs w:val="20"/>
        </w:rPr>
        <w:t xml:space="preserv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Typ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Senil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Syndrome</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Parkinson</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Primary Parkinsonism</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Paralysis Agitans</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Gehrig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otor neurone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arcot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Huntington's chorea</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OR Disseminated sclerosis</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igrain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Cephal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Head p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Pain in head</w:t>
      </w:r>
      <w:r w:rsidR="009866A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Ceph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OR epileptic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seizure disorder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trauma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Traumatic encephalopath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injuries traumatic</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traumatic 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injury br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o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Apoplex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attack</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17487D11"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 xml:space="preserve">Must be the first phase 3 trial for the treatment/indication pair registered on clinicaltrials.gov (unless there are phase 3 trials that are started within a year of each other and not completed).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37C2B70D" w14:textId="3B66D81D" w:rsidR="00D87236" w:rsidRPr="0016339D" w:rsidRDefault="00D87236" w:rsidP="009D7DDC">
      <w:pPr>
        <w:pStyle w:val="ListParagraph"/>
        <w:numPr>
          <w:ilvl w:val="1"/>
          <w:numId w:val="2"/>
        </w:numPr>
        <w:ind w:left="1440"/>
        <w:rPr>
          <w:rFonts w:ascii="Times New Roman" w:hAnsi="Times New Roman" w:cs="Times New Roman"/>
          <w:color w:val="000000"/>
          <w:sz w:val="20"/>
          <w:szCs w:val="20"/>
        </w:rPr>
      </w:pPr>
      <w:proofErr w:type="spellStart"/>
      <w:r w:rsidRPr="00CC2B19">
        <w:rPr>
          <w:rFonts w:ascii="Times New Roman" w:hAnsi="Times New Roman" w:cs="Times New Roman"/>
          <w:color w:val="000000"/>
          <w:sz w:val="20"/>
          <w:szCs w:val="20"/>
        </w:rPr>
        <w:t>seperate</w:t>
      </w:r>
      <w:proofErr w:type="spellEnd"/>
      <w:r w:rsidRPr="00CC2B19">
        <w:rPr>
          <w:rFonts w:ascii="Times New Roman" w:hAnsi="Times New Roman" w:cs="Times New Roman"/>
          <w:color w:val="000000"/>
          <w:sz w:val="20"/>
          <w:szCs w:val="20"/>
        </w:rPr>
        <w:t xml:space="preserve"> RRMS and PMS</w:t>
      </w:r>
      <w:r w:rsidRPr="00CC2B19">
        <w:rPr>
          <w:rFonts w:ascii="Times New Roman" w:hAnsi="Times New Roman" w:cs="Times New Roman"/>
          <w:color w:val="000000"/>
          <w:sz w:val="20"/>
          <w:szCs w:val="20"/>
        </w:rPr>
        <w:t xml:space="preserve"> in the categories</w:t>
      </w:r>
    </w:p>
    <w:p w14:paraId="737DB097" w14:textId="6F79A06A"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we did not check for the status of the previous trial. In one case, a phase 2/3 trial in our sample noted that it did not progress to a phase 3 and instead moved to </w:t>
      </w:r>
      <w:proofErr w:type="spellStart"/>
      <w:r w:rsidRPr="00CC2B19">
        <w:rPr>
          <w:rFonts w:ascii="Times New Roman" w:hAnsi="Times New Roman" w:cs="Times New Roman"/>
          <w:color w:val="000000"/>
          <w:sz w:val="20"/>
          <w:szCs w:val="20"/>
        </w:rPr>
        <w:t>anew</w:t>
      </w:r>
      <w:proofErr w:type="spellEnd"/>
      <w:r w:rsidRPr="00CC2B19">
        <w:rPr>
          <w:rFonts w:ascii="Times New Roman" w:hAnsi="Times New Roman" w:cs="Times New Roman"/>
          <w:color w:val="000000"/>
          <w:sz w:val="20"/>
          <w:szCs w:val="20"/>
        </w:rPr>
        <w:t xml:space="preserve">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18D42AAA" w14:textId="35565D0B" w:rsidR="009D7DDC"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excluded if they only had primary safety </w:t>
      </w:r>
      <w:r w:rsidR="00E52086">
        <w:rPr>
          <w:rFonts w:ascii="Times New Roman" w:hAnsi="Times New Roman" w:cs="Times New Roman"/>
          <w:color w:val="000000"/>
          <w:sz w:val="20"/>
          <w:szCs w:val="20"/>
        </w:rPr>
        <w:t xml:space="preserve">or tolerabilit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t>Put list here</w:t>
      </w:r>
    </w:p>
    <w:p w14:paraId="52A9644D" w14:textId="3976695A" w:rsidR="003B7174" w:rsidRPr="00D57EF8"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24D3257" w14:textId="44D67F1E" w:rsidR="006B79DB" w:rsidRPr="009E2F32" w:rsidRDefault="006B79DB" w:rsidP="006B79DB">
      <w:pPr>
        <w:rPr>
          <w:rFonts w:eastAsiaTheme="minorHAnsi"/>
          <w:color w:val="000000"/>
          <w:sz w:val="20"/>
          <w:szCs w:val="20"/>
          <w:lang w:val="en-CA"/>
        </w:rPr>
      </w:pPr>
      <w:r w:rsidRPr="009E2F32">
        <w:rPr>
          <w:rFonts w:eastAsiaTheme="minorHAnsi"/>
          <w:color w:val="000000"/>
          <w:sz w:val="20"/>
          <w:szCs w:val="20"/>
          <w:lang w:val="en-CA"/>
        </w:rPr>
        <w:lastRenderedPageBreak/>
        <w:t>Search for</w:t>
      </w:r>
      <w:r w:rsidR="00D24C19" w:rsidRPr="009E2F32">
        <w:rPr>
          <w:rFonts w:eastAsiaTheme="minorHAnsi"/>
          <w:color w:val="000000"/>
          <w:sz w:val="20"/>
          <w:szCs w:val="20"/>
          <w:lang w:val="en-CA"/>
        </w:rPr>
        <w:t xml:space="preserve"> P3</w:t>
      </w:r>
      <w:r w:rsidRPr="009E2F32">
        <w:rPr>
          <w:rFonts w:eastAsiaTheme="minorHAnsi"/>
          <w:color w:val="000000"/>
          <w:sz w:val="20"/>
          <w:szCs w:val="20"/>
          <w:lang w:val="en-CA"/>
        </w:rPr>
        <w:t xml:space="preserve"> publications</w:t>
      </w:r>
    </w:p>
    <w:p w14:paraId="543A8B7E" w14:textId="11CB1AE5" w:rsidR="00EF66B2" w:rsidRPr="009E2F32" w:rsidRDefault="009C6DF8" w:rsidP="006B79DB">
      <w:pPr>
        <w:rPr>
          <w:rFonts w:eastAsiaTheme="minorHAnsi"/>
          <w:color w:val="000000"/>
          <w:sz w:val="20"/>
          <w:szCs w:val="20"/>
          <w:lang w:val="en-CA"/>
        </w:rPr>
      </w:pPr>
      <w:r w:rsidRPr="009E2F32">
        <w:rPr>
          <w:rFonts w:eastAsiaTheme="minorHAnsi"/>
          <w:color w:val="000000"/>
          <w:sz w:val="20"/>
          <w:szCs w:val="20"/>
          <w:lang w:val="en-CA"/>
        </w:rPr>
        <w:t xml:space="preserve">The Google Scholar search </w:t>
      </w:r>
      <w:r w:rsidR="00EF66B2" w:rsidRPr="009E2F32">
        <w:rPr>
          <w:rFonts w:eastAsiaTheme="minorHAnsi"/>
          <w:color w:val="000000"/>
          <w:sz w:val="20"/>
          <w:szCs w:val="20"/>
          <w:lang w:val="en-CA"/>
        </w:rPr>
        <w:t>used</w:t>
      </w:r>
      <w:r w:rsidRPr="009E2F32">
        <w:rPr>
          <w:rFonts w:eastAsiaTheme="minorHAnsi"/>
          <w:color w:val="000000"/>
          <w:sz w:val="20"/>
          <w:szCs w:val="20"/>
          <w:lang w:val="en-CA"/>
        </w:rPr>
        <w:t xml:space="preserve"> NCT ID, Title (top-line &amp; official), varying combinations of drug names, indication, and sponsor &amp; investigator last name. The OVID search using MEDLINE and EMBASE </w:t>
      </w:r>
      <w:r w:rsidR="00EF66B2" w:rsidRPr="009E2F32">
        <w:rPr>
          <w:rFonts w:eastAsiaTheme="minorHAnsi"/>
          <w:color w:val="000000"/>
          <w:sz w:val="20"/>
          <w:szCs w:val="20"/>
          <w:lang w:val="en-CA"/>
        </w:rPr>
        <w:t xml:space="preserve">used a </w:t>
      </w:r>
      <w:r w:rsidRPr="009E2F32">
        <w:rPr>
          <w:rFonts w:eastAsiaTheme="minorHAnsi"/>
          <w:color w:val="000000"/>
          <w:sz w:val="20"/>
          <w:szCs w:val="20"/>
          <w:lang w:val="en-CA"/>
        </w:rPr>
        <w:t xml:space="preserve">combination of the search terms: drug names from the experimental arm (any synonym of the drug mentioned in ClinicalTrials.gov should be included), and indication as listed in </w:t>
      </w:r>
      <w:proofErr w:type="gramStart"/>
      <w:r w:rsidRPr="009E2F32">
        <w:rPr>
          <w:rFonts w:eastAsiaTheme="minorHAnsi"/>
          <w:color w:val="000000"/>
          <w:sz w:val="20"/>
          <w:szCs w:val="20"/>
          <w:lang w:val="en-CA"/>
        </w:rPr>
        <w:t>ClinicalTrials.gov ,</w:t>
      </w:r>
      <w:proofErr w:type="gramEnd"/>
      <w:r w:rsidRPr="009E2F32">
        <w:rPr>
          <w:rFonts w:eastAsiaTheme="minorHAnsi"/>
          <w:color w:val="000000"/>
          <w:sz w:val="20"/>
          <w:szCs w:val="20"/>
          <w:lang w:val="en-CA"/>
        </w:rPr>
        <w:t xml:space="preserve"> and “Clinical trial”, and “Phase 3”.</w:t>
      </w:r>
    </w:p>
    <w:p w14:paraId="5CEBB30E" w14:textId="5C636AA0" w:rsidR="00B20D31" w:rsidRPr="009E2F32" w:rsidRDefault="00B20D31"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0937108D" w:rsidR="00BC0104" w:rsidRPr="009E2F32" w:rsidRDefault="009E2F32" w:rsidP="00BC0104">
      <w:pPr>
        <w:rPr>
          <w:sz w:val="20"/>
          <w:szCs w:val="20"/>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633E01FF" w14:textId="30480EC3" w:rsidR="009E2F32" w:rsidRDefault="009627DA" w:rsidP="009E2F32">
      <w:pPr>
        <w:rPr>
          <w:sz w:val="20"/>
          <w:szCs w:val="20"/>
        </w:rPr>
      </w:pPr>
      <w:r>
        <w:rPr>
          <w:sz w:val="20"/>
          <w:szCs w:val="20"/>
        </w:rPr>
        <w:t>Positivity of</w:t>
      </w:r>
      <w:r w:rsidR="009E2F32">
        <w:rPr>
          <w:sz w:val="20"/>
          <w:szCs w:val="20"/>
        </w:rPr>
        <w:t xml:space="preserve"> P2 matches </w:t>
      </w:r>
    </w:p>
    <w:p w14:paraId="4231CE4B" w14:textId="7DE77240" w:rsidR="009627DA" w:rsidRDefault="009627DA" w:rsidP="009627DA">
      <w:pPr>
        <w:rPr>
          <w:sz w:val="20"/>
          <w:szCs w:val="20"/>
        </w:rPr>
      </w:pPr>
      <w:r w:rsidRPr="009627DA">
        <w:rPr>
          <w:sz w:val="20"/>
          <w:szCs w:val="20"/>
        </w:rPr>
        <w:t xml:space="preserve">To be deemed </w:t>
      </w:r>
      <w:r w:rsidRPr="00241A16">
        <w:rPr>
          <w:b/>
          <w:bCs/>
          <w:sz w:val="20"/>
          <w:szCs w:val="20"/>
        </w:rPr>
        <w:t>positive</w:t>
      </w:r>
      <w:r w:rsidRPr="009627DA">
        <w:rPr>
          <w:sz w:val="20"/>
          <w:szCs w:val="20"/>
        </w:rPr>
        <w:t xml:space="preserve">, P2 trials must have a primary clinical efficacy endpoint and be positive on that endpoint based on what was pre-specified in the trial. </w:t>
      </w:r>
      <w:r w:rsidR="00241A16">
        <w:rPr>
          <w:sz w:val="20"/>
          <w:szCs w:val="20"/>
        </w:rPr>
        <w:t>If positivity was not defined in the publication and there were two groups investigated where one was positive and the other was not, we marked these as positive because they did receive a positive clinical signal.</w:t>
      </w:r>
      <w:r w:rsidR="003E6FFF">
        <w:rPr>
          <w:sz w:val="20"/>
          <w:szCs w:val="20"/>
        </w:rPr>
        <w:t xml:space="preserve"> If there were two P2 trials with conflicting results (one positive and one nonpositive) the P3 trial was put into this group.</w:t>
      </w:r>
    </w:p>
    <w:p w14:paraId="41B77B5E" w14:textId="77777777" w:rsidR="00241A16" w:rsidRDefault="00241A16" w:rsidP="009627DA">
      <w:pPr>
        <w:rPr>
          <w:sz w:val="20"/>
          <w:szCs w:val="20"/>
        </w:rPr>
      </w:pPr>
    </w:p>
    <w:p w14:paraId="0A126EA3" w14:textId="335B0A3B" w:rsidR="00241A16" w:rsidRPr="009627DA" w:rsidRDefault="009627DA" w:rsidP="009627DA">
      <w:pPr>
        <w:rPr>
          <w:sz w:val="20"/>
          <w:szCs w:val="20"/>
        </w:rPr>
      </w:pPr>
      <w:r>
        <w:rPr>
          <w:sz w:val="20"/>
          <w:szCs w:val="20"/>
        </w:rPr>
        <w:t xml:space="preserve">If a matched P2 trial did not have a positive primary clinical efficacy endpoint, it was called </w:t>
      </w:r>
      <w:commentRangeStart w:id="6"/>
      <w:r w:rsidRPr="00241A16">
        <w:rPr>
          <w:b/>
          <w:bCs/>
          <w:sz w:val="20"/>
          <w:szCs w:val="20"/>
        </w:rPr>
        <w:t>ambiguous</w:t>
      </w:r>
      <w:commentRangeEnd w:id="6"/>
      <w:r w:rsidR="00241A16">
        <w:rPr>
          <w:rStyle w:val="CommentReference"/>
          <w:rFonts w:asciiTheme="minorHAnsi" w:eastAsiaTheme="minorHAnsi" w:hAnsiTheme="minorHAnsi" w:cstheme="minorBidi"/>
          <w:lang w:val="en-CA"/>
        </w:rPr>
        <w:commentReference w:id="6"/>
      </w:r>
      <w:r>
        <w:rPr>
          <w:sz w:val="20"/>
          <w:szCs w:val="20"/>
        </w:rPr>
        <w:t>.</w:t>
      </w:r>
      <w:r w:rsidR="00241A16">
        <w:rPr>
          <w:sz w:val="20"/>
          <w:szCs w:val="20"/>
        </w:rPr>
        <w:t xml:space="preserve"> This group included trials that were nonpositive on their primary clinical efficacy endpoint, or had </w:t>
      </w:r>
      <w:r>
        <w:rPr>
          <w:sz w:val="20"/>
          <w:szCs w:val="20"/>
        </w:rPr>
        <w:t xml:space="preserve">a primary endpoint investigating biomarkers, safety, etc. Often times, these phase 2 trials had secondary efficacy endpoints that provided some efficacy data. </w:t>
      </w:r>
      <w:r w:rsidR="003E6FFF">
        <w:rPr>
          <w:sz w:val="20"/>
          <w:szCs w:val="20"/>
        </w:rPr>
        <w:t>Trials labeled as “futility trials” were put into this group.</w:t>
      </w:r>
      <w:r w:rsidR="00241A16" w:rsidRPr="00123E68">
        <w:rPr>
          <w:sz w:val="20"/>
          <w:szCs w:val="20"/>
          <w:highlight w:val="yellow"/>
        </w:rPr>
        <w:t xml:space="preserve"> </w:t>
      </w:r>
    </w:p>
    <w:p w14:paraId="5CC3A3D2" w14:textId="73791CAE" w:rsidR="00241A16" w:rsidRDefault="00241A16" w:rsidP="00241A16">
      <w:pPr>
        <w:rPr>
          <w:sz w:val="20"/>
          <w:szCs w:val="20"/>
        </w:rPr>
      </w:pPr>
    </w:p>
    <w:p w14:paraId="3B2ACC99" w14:textId="4A6BB333" w:rsidR="00123E68" w:rsidRDefault="00241A16" w:rsidP="00123E68">
      <w:pPr>
        <w:rPr>
          <w:sz w:val="20"/>
          <w:szCs w:val="20"/>
        </w:rPr>
      </w:pPr>
      <w:r>
        <w:rPr>
          <w:sz w:val="20"/>
          <w:szCs w:val="20"/>
        </w:rPr>
        <w:t xml:space="preserve">P3 </w:t>
      </w:r>
      <w:r w:rsidR="00123E68">
        <w:rPr>
          <w:sz w:val="20"/>
          <w:szCs w:val="20"/>
        </w:rPr>
        <w:t>T</w:t>
      </w:r>
      <w:r>
        <w:rPr>
          <w:sz w:val="20"/>
          <w:szCs w:val="20"/>
        </w:rPr>
        <w:t>rial</w:t>
      </w:r>
      <w:r w:rsidR="00123E68">
        <w:rPr>
          <w:sz w:val="20"/>
          <w:szCs w:val="20"/>
        </w:rPr>
        <w:t>s</w:t>
      </w:r>
    </w:p>
    <w:p w14:paraId="37FD2B7A" w14:textId="26202B53" w:rsidR="00241A16" w:rsidRPr="00123E68" w:rsidRDefault="00123E68" w:rsidP="00123E68">
      <w:pPr>
        <w:rPr>
          <w:sz w:val="20"/>
          <w:szCs w:val="20"/>
        </w:rPr>
      </w:pPr>
      <w:r w:rsidRPr="00123E68">
        <w:rPr>
          <w:sz w:val="20"/>
          <w:szCs w:val="20"/>
        </w:rPr>
        <w:t xml:space="preserve">Classification: </w:t>
      </w:r>
      <w:r w:rsidR="00241A16" w:rsidRPr="00123E68">
        <w:rPr>
          <w:sz w:val="20"/>
          <w:szCs w:val="20"/>
        </w:rPr>
        <w:t>Each P3 trial was classified into one of the following groups based on its prior evidence:</w:t>
      </w:r>
    </w:p>
    <w:p w14:paraId="16CD67B9" w14:textId="5D708F4D"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True bypass: No phase 2 trial in the drug and indication</w:t>
      </w:r>
      <w:r w:rsidR="00241A16">
        <w:rPr>
          <w:rFonts w:ascii="Times New Roman" w:hAnsi="Times New Roman" w:cs="Times New Roman"/>
          <w:sz w:val="20"/>
          <w:szCs w:val="20"/>
        </w:rPr>
        <w:t xml:space="preserve"> (no match)</w:t>
      </w:r>
    </w:p>
    <w:p w14:paraId="6110D55C" w14:textId="179C4924"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 xml:space="preserve">Ambiguous </w:t>
      </w:r>
      <w:r w:rsidR="00241A16">
        <w:rPr>
          <w:rFonts w:ascii="Times New Roman" w:hAnsi="Times New Roman" w:cs="Times New Roman"/>
          <w:sz w:val="20"/>
          <w:szCs w:val="20"/>
        </w:rPr>
        <w:t xml:space="preserve">P2 </w:t>
      </w:r>
      <w:r w:rsidRPr="009627DA">
        <w:rPr>
          <w:rFonts w:ascii="Times New Roman" w:hAnsi="Times New Roman" w:cs="Times New Roman"/>
          <w:sz w:val="20"/>
          <w:szCs w:val="20"/>
        </w:rPr>
        <w:t>evidence</w:t>
      </w:r>
    </w:p>
    <w:p w14:paraId="20F5FF37" w14:textId="3FF136B0" w:rsidR="00123E68"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Proceeded by positive P2 trial</w:t>
      </w:r>
      <w:r w:rsidR="008A6F63">
        <w:rPr>
          <w:rFonts w:ascii="Times New Roman" w:hAnsi="Times New Roman" w:cs="Times New Roman"/>
          <w:sz w:val="20"/>
          <w:szCs w:val="20"/>
        </w:rPr>
        <w:t>:</w:t>
      </w:r>
      <w:r w:rsidR="008A6F63" w:rsidRPr="008A6F63">
        <w:rPr>
          <w:sz w:val="20"/>
          <w:szCs w:val="20"/>
        </w:rPr>
        <w:t xml:space="preserve"> </w:t>
      </w:r>
      <w:r w:rsidR="008A6F63">
        <w:rPr>
          <w:sz w:val="20"/>
          <w:szCs w:val="20"/>
        </w:rPr>
        <w:t>If there were two P2 trials with conflicting results (one positive and one nonpositive) the P3 trial was put into this group.</w:t>
      </w:r>
    </w:p>
    <w:p w14:paraId="5D086B85" w14:textId="20C69B79" w:rsidR="00123E68" w:rsidRPr="00123E68" w:rsidRDefault="00123E68" w:rsidP="00123E68">
      <w:pPr>
        <w:rPr>
          <w:rFonts w:eastAsiaTheme="minorHAnsi"/>
          <w:sz w:val="20"/>
          <w:szCs w:val="20"/>
        </w:rPr>
      </w:pPr>
      <w:r w:rsidRPr="00123E68">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lastRenderedPageBreak/>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7"/>
      <w:r w:rsidR="00D77DC9" w:rsidRPr="00D03516">
        <w:rPr>
          <w:sz w:val="20"/>
          <w:szCs w:val="20"/>
        </w:rPr>
        <w:t>positive</w:t>
      </w:r>
      <w:commentRangeEnd w:id="7"/>
      <w:r w:rsidR="00B866F6">
        <w:rPr>
          <w:rStyle w:val="CommentReference"/>
        </w:rPr>
        <w:commentReference w:id="7"/>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7DBD5380"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p>
    <w:p w14:paraId="63395C5E" w14:textId="227DD16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r w:rsidRPr="00EA08C4">
        <w:rPr>
          <w:rFonts w:ascii="Times New Roman" w:hAnsi="Times New Roman" w:cs="Times New Roman"/>
          <w:sz w:val="20"/>
          <w:szCs w:val="20"/>
        </w:rPr>
        <w:t>)</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8"/>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8"/>
      <w:r w:rsidR="009F5C48">
        <w:rPr>
          <w:rStyle w:val="CommentReference"/>
        </w:rPr>
        <w:commentReference w:id="8"/>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718DE26B"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4082162D" w14:textId="6F22AB88" w:rsidR="00D03516"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670E9598"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73EA5ECF"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industry funded</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lastRenderedPageBreak/>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77777777" w:rsidR="00D03516" w:rsidRPr="00D03516" w:rsidRDefault="00D03516" w:rsidP="00D03516">
      <w:pPr>
        <w:rPr>
          <w:sz w:val="20"/>
          <w:szCs w:val="20"/>
        </w:rPr>
      </w:pP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16:00Z" w:initials="HM">
    <w:p w14:paraId="0CF5641E" w14:textId="77777777" w:rsidR="00241A16" w:rsidRDefault="00241A16" w:rsidP="00D17AEB">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2EF25C0E" w14:textId="77777777" w:rsidR="00241A16" w:rsidRDefault="00241A16" w:rsidP="00D17AEB">
      <w:r>
        <w:rPr>
          <w:rFonts w:asciiTheme="minorHAnsi" w:eastAsiaTheme="minorHAnsi" w:hAnsiTheme="minorHAnsi" w:cstheme="minorBidi"/>
          <w:sz w:val="20"/>
          <w:szCs w:val="20"/>
          <w:lang w:val="en-CA"/>
        </w:rPr>
        <w:t>it does as of now</w:t>
      </w:r>
    </w:p>
  </w:comment>
  <w:comment w:id="7"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8"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2EF25C0E"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2C25" w16cex:dateUtc="2023-01-17T19:16: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2EF25C0E" w16cid:durableId="27712C25"/>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8"/>
  </w:num>
  <w:num w:numId="2" w16cid:durableId="2139953559">
    <w:abstractNumId w:val="3"/>
  </w:num>
  <w:num w:numId="3" w16cid:durableId="1913082645">
    <w:abstractNumId w:val="6"/>
  </w:num>
  <w:num w:numId="4" w16cid:durableId="1688602409">
    <w:abstractNumId w:val="7"/>
  </w:num>
  <w:num w:numId="5" w16cid:durableId="485707739">
    <w:abstractNumId w:val="0"/>
  </w:num>
  <w:num w:numId="6" w16cid:durableId="421100020">
    <w:abstractNumId w:val="5"/>
  </w:num>
  <w:num w:numId="7" w16cid:durableId="1408068164">
    <w:abstractNumId w:val="1"/>
  </w:num>
  <w:num w:numId="8" w16cid:durableId="1404331513">
    <w:abstractNumId w:val="4"/>
  </w:num>
  <w:num w:numId="9" w16cid:durableId="437526639">
    <w:abstractNumId w:val="9"/>
  </w:num>
  <w:num w:numId="10" w16cid:durableId="1948808762">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55E07"/>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23E68"/>
    <w:rsid w:val="00133F23"/>
    <w:rsid w:val="0013426C"/>
    <w:rsid w:val="00146D34"/>
    <w:rsid w:val="001502BD"/>
    <w:rsid w:val="0015082A"/>
    <w:rsid w:val="00156A3E"/>
    <w:rsid w:val="001616CA"/>
    <w:rsid w:val="0016339D"/>
    <w:rsid w:val="00170808"/>
    <w:rsid w:val="00172B42"/>
    <w:rsid w:val="00173973"/>
    <w:rsid w:val="00187F19"/>
    <w:rsid w:val="00191712"/>
    <w:rsid w:val="00192043"/>
    <w:rsid w:val="00192D44"/>
    <w:rsid w:val="001A0579"/>
    <w:rsid w:val="001B3C7B"/>
    <w:rsid w:val="001B52CF"/>
    <w:rsid w:val="001B5FD4"/>
    <w:rsid w:val="001B62DF"/>
    <w:rsid w:val="001B66D9"/>
    <w:rsid w:val="001D2E5D"/>
    <w:rsid w:val="001D484E"/>
    <w:rsid w:val="001D4A6E"/>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C77FD"/>
    <w:rsid w:val="003D4FC7"/>
    <w:rsid w:val="003D713E"/>
    <w:rsid w:val="003E2378"/>
    <w:rsid w:val="003E4EE3"/>
    <w:rsid w:val="003E69E8"/>
    <w:rsid w:val="003E6FFF"/>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462A"/>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4690D"/>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466EC"/>
    <w:rsid w:val="00652DD1"/>
    <w:rsid w:val="00652DFA"/>
    <w:rsid w:val="00656F9E"/>
    <w:rsid w:val="00660526"/>
    <w:rsid w:val="0066364D"/>
    <w:rsid w:val="0066441B"/>
    <w:rsid w:val="00673C0C"/>
    <w:rsid w:val="00676A04"/>
    <w:rsid w:val="00676A5D"/>
    <w:rsid w:val="00677504"/>
    <w:rsid w:val="00691490"/>
    <w:rsid w:val="006945B8"/>
    <w:rsid w:val="00695C41"/>
    <w:rsid w:val="006A2DDB"/>
    <w:rsid w:val="006B2F70"/>
    <w:rsid w:val="006B79DB"/>
    <w:rsid w:val="006C5DC9"/>
    <w:rsid w:val="006D34C9"/>
    <w:rsid w:val="006E5E5F"/>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5927"/>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A6F63"/>
    <w:rsid w:val="008B382C"/>
    <w:rsid w:val="008B50BD"/>
    <w:rsid w:val="008C0326"/>
    <w:rsid w:val="008C1E7F"/>
    <w:rsid w:val="008C5A2A"/>
    <w:rsid w:val="008D0734"/>
    <w:rsid w:val="008D6BB4"/>
    <w:rsid w:val="008E2F9A"/>
    <w:rsid w:val="008E4BF0"/>
    <w:rsid w:val="008E5633"/>
    <w:rsid w:val="008F13AB"/>
    <w:rsid w:val="0092092A"/>
    <w:rsid w:val="00924457"/>
    <w:rsid w:val="00932A08"/>
    <w:rsid w:val="00933FFE"/>
    <w:rsid w:val="00935DE3"/>
    <w:rsid w:val="009524C7"/>
    <w:rsid w:val="00957A83"/>
    <w:rsid w:val="009627DA"/>
    <w:rsid w:val="00963238"/>
    <w:rsid w:val="00964769"/>
    <w:rsid w:val="00984B92"/>
    <w:rsid w:val="009866A4"/>
    <w:rsid w:val="00991BC0"/>
    <w:rsid w:val="009A7489"/>
    <w:rsid w:val="009C6DF8"/>
    <w:rsid w:val="009D53CD"/>
    <w:rsid w:val="009D7DDC"/>
    <w:rsid w:val="009E05C5"/>
    <w:rsid w:val="009E2F32"/>
    <w:rsid w:val="009F3E3D"/>
    <w:rsid w:val="009F5C48"/>
    <w:rsid w:val="009F664D"/>
    <w:rsid w:val="009F6EB4"/>
    <w:rsid w:val="00A002D7"/>
    <w:rsid w:val="00A06117"/>
    <w:rsid w:val="00A06C42"/>
    <w:rsid w:val="00A07EE3"/>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8136D"/>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B6D"/>
    <w:rsid w:val="00C22438"/>
    <w:rsid w:val="00C2390E"/>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C2B19"/>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66B2"/>
    <w:rsid w:val="00F10246"/>
    <w:rsid w:val="00F169B2"/>
    <w:rsid w:val="00F25AA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1</TotalTime>
  <Pages>5</Pages>
  <Words>2058</Words>
  <Characters>1173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26</cp:revision>
  <dcterms:created xsi:type="dcterms:W3CDTF">2023-01-17T20:00:00Z</dcterms:created>
  <dcterms:modified xsi:type="dcterms:W3CDTF">2023-02-01T21:04:00Z</dcterms:modified>
</cp:coreProperties>
</file>